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C8A9BFE" w14:textId="77777777" w:rsidR="009C19F6" w:rsidRPr="00CE508A" w:rsidRDefault="009C19F6" w:rsidP="009C19F6">
      <w:pPr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r w:rsidRPr="00CE508A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PENERAPAN ALGORITMA MACHINE LEARNING UNTUK DETEKSI ANOMALI DALAM AUDIT SISTEM INFORMASI</w:t>
      </w:r>
    </w:p>
    <w:p w14:paraId="113E15D9" w14:textId="0B30872E" w:rsidR="009C19F6" w:rsidRDefault="009C19F6" w:rsidP="009C19F6">
      <w:pPr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DI LINGKUNGAN UNIVERSITAS</w:t>
      </w:r>
      <w:r>
        <w:rPr>
          <w:rFonts w:ascii="Times New Roman" w:hAnsi="Times New Roman" w:cs="Times New Roman"/>
          <w:b/>
          <w:color w:val="000000" w:themeColor="text1"/>
          <w:sz w:val="28"/>
          <w:szCs w:val="28"/>
        </w:rPr>
        <w:t xml:space="preserve"> ISLAM DARUL ULUM</w:t>
      </w:r>
    </w:p>
    <w:p w14:paraId="3D90D7CB" w14:textId="77777777" w:rsidR="009C19F6" w:rsidRDefault="009C19F6" w:rsidP="00041322">
      <w:pPr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3B3F3E41" w14:textId="01DCDE05" w:rsidR="00041322" w:rsidRPr="00CE508A" w:rsidRDefault="00041322" w:rsidP="00041322">
      <w:pPr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BAB 1 </w:t>
      </w:r>
    </w:p>
    <w:p w14:paraId="04441AE9" w14:textId="77777777" w:rsidR="00041322" w:rsidRPr="00CE508A" w:rsidRDefault="00041322" w:rsidP="00041322">
      <w:pPr>
        <w:spacing w:after="0" w:line="36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PENDAHULUAN </w:t>
      </w:r>
    </w:p>
    <w:p w14:paraId="43C90136" w14:textId="77777777" w:rsidR="00041322" w:rsidRPr="00CE508A" w:rsidRDefault="00041322" w:rsidP="00041322">
      <w:pPr>
        <w:numPr>
          <w:ilvl w:val="1"/>
          <w:numId w:val="1"/>
        </w:numPr>
        <w:spacing w:after="0" w:line="360" w:lineRule="auto"/>
        <w:ind w:left="567" w:hanging="567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Latar </w:t>
      </w:r>
      <w:proofErr w:type="spellStart"/>
      <w:r w:rsidRPr="00CE508A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Belakang</w:t>
      </w:r>
      <w:proofErr w:type="spellEnd"/>
    </w:p>
    <w:p w14:paraId="4CB2BF11" w14:textId="77777777" w:rsidR="004943EC" w:rsidRPr="00CE508A" w:rsidRDefault="00041322" w:rsidP="004943EC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Seir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k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net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mpi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mu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internet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k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maj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butuh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kerj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d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rj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ngsu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fond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sensi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sangat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pengaru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langsu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kto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hidup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anusi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dapu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spe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cenderu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tergantu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frastruktu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net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spe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isn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idi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Dalam dunia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pendidikan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</w:t>
      </w:r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niversitas Islam Darul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Ulum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UNISDA)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gandalk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dukung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roses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administr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akademik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operasional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cakup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pengelola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ahasiswa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staf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uang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layan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berbasis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ulang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punggung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efisien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ualitas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layan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pendidik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tergantung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muncul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ula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risiko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rmasuk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ancam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tegritas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rahasia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dan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ketersediaan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041322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r w:rsidR="004943EC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Hal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akibat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ber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lindu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tanya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sa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Alas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tama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bali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tumbuh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tergantu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internet d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tens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jahat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orang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tanggung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wab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anfaat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omentum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yera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hingga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untu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gi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rang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tanggung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wab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sebu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ber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yebab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rusa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gnifi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arah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imbul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rugi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finansial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gnifik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kala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sar</w:t>
      </w:r>
      <w:proofErr w:type="spellEnd"/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uthor":[{"dropping-particle":"","family":"Prabuningrat","given":"Gede Satria Wibawa","non-dropping-particle":"","parse-names":false,"suffix":""},{"dropping-particle":"","family":"Hostiadi","given":"Dandy Pramana","non-dropping-particle":"","parse-names":false,"suffix":""},{"dropping-particle":"","family":"Srinadi","given":"Ni Luh Putri","non-dropping-particle":"","parse-names":false,"suffix":""}],"container-title":"Prosiding Seminar Hasil Penelitian Informatika dan Komputer","id":"ITEM-1","issue":"2","issued":{"date-parts":[["2024"]]},"page":"845-850","title":"Klasifikasi Deteksi Anomali Menggunakan Metode Machine Learning","type":"article-journal","volume":"1"},"uris":["http://www.mendeley.com/documents/?uuid=ec09a9cf-1197-4551-b6cd-ba3721c20be4"]}],"mendeley":{"formattedCitation":"(Prabuningrat et al., 2024)","plainTextFormattedCitation":"(Prabuningrat et al., 2024)","previouslyFormattedCitation":"(Prabuningrat et al., 2024)"},"properties":{"noteIndex":0},"schema":"https://github.com/citation-style-language/schema/raw/master/csl-citation.json"}</w:instrText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="004943EC" w:rsidRPr="00CE50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Prabuningrat et al., 2024)</w:t>
      </w:r>
      <w:r w:rsidR="004943EC"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14:paraId="1F55B0E9" w14:textId="77777777" w:rsidR="004943EC" w:rsidRPr="00CE508A" w:rsidRDefault="004943EC" w:rsidP="004943EC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pert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tahu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b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kurit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umpul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proses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bij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kerj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sa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di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sai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lindun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oftware program dan dat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se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ubah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us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Oleh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ing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ngat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rusi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ak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perl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car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per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ga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b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u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ektif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isie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. Teknik-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cerdas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u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(AI)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uta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manfa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anca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cerd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s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. Pad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w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nta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das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tode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E508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ignature based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ilik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nda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atu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perhitung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yai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haru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lal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baharu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k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basis dat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ik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ignature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r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ncu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etode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hasi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ud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elumny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namu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ektif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hadap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lu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tahu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mentar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andal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kanisme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euristic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en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hay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lu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elumny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Maka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perl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embang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gun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takhi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gar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em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en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r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3570A1E7" w14:textId="77777777" w:rsidR="004943EC" w:rsidRPr="00CE508A" w:rsidRDefault="004943EC" w:rsidP="004943EC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uru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bstract":"… Dengan memanfaatkan kemampuan algoritma machine learning untuk mengenali pola-… Dengan memanfaatkan potensi machine learning, organisasi dan penyedia layanan dapat …","author":[{"dropping-particle":"","family":"Wardhani","given":"Nadia Farah","non-dropping-particle":"","parse-names":false,"suffix":""}],"container-title":"Duniadata.org","id":"ITEM-1","issue":"4","issued":{"date-parts":[["2024"]]},"page":"1-16","title":"Penggunaan Machine Learning Dalam Deteksi Intrusi Pada Jaringan Komputer","type":"article-journal","volume":"1"},"uris":["http://www.mendeley.com/documents/?uuid=633e4683-8731-48b6-a5af-75dc9dd6a75e"]}],"mendeley":{"formattedCitation":"(Wardhani, 2024)","plainTextFormattedCitation":"(Wardhani, 2024)","previouslyFormattedCitation":"(Wardhani, 2024)"},"properties":{"noteIndex":0},"schema":"https://github.com/citation-style-language/schema/raw/master/csl-citation.json"}</w:instrTex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CE50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Wardhani, 2024)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lah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foku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CE508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chine learning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 </w:t>
      </w:r>
      <w:r w:rsidRPr="00CE508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chine learning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ungkin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laja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curig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e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mamp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tahu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sua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ud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kena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ntek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salah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at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mu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eknik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ungkin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klasifikasi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tivi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baga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normal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curig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dasar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pelaj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r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latih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Teknik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l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hasi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en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ol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ngk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ur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ng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Selai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las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bas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nomaly detection jug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i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gun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tru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pad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dekat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ertuj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ilak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da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ias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ta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l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ngki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and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dany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6071DEA1" w14:textId="77777777" w:rsidR="00114805" w:rsidRPr="00CE508A" w:rsidRDefault="004943EC" w:rsidP="00114805">
      <w:pPr>
        <w:pStyle w:val="NormalWeb"/>
        <w:shd w:val="clear" w:color="auto" w:fill="FBFBFB"/>
        <w:spacing w:before="0" w:beforeAutospacing="0" w:after="0" w:afterAutospacing="0" w:line="360" w:lineRule="auto"/>
        <w:ind w:firstLine="567"/>
        <w:jc w:val="both"/>
        <w:rPr>
          <w:color w:val="000000" w:themeColor="text1"/>
        </w:rPr>
      </w:pPr>
      <w:proofErr w:type="spellStart"/>
      <w:r w:rsidRPr="00114805">
        <w:rPr>
          <w:color w:val="000000" w:themeColor="text1"/>
        </w:rPr>
        <w:lastRenderedPageBreak/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meriks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titik</w:t>
      </w:r>
      <w:proofErr w:type="spellEnd"/>
      <w:r w:rsidRPr="00114805">
        <w:rPr>
          <w:color w:val="000000" w:themeColor="text1"/>
        </w:rPr>
        <w:t xml:space="preserve"> data </w:t>
      </w:r>
      <w:proofErr w:type="spellStart"/>
      <w:r w:rsidRPr="00114805">
        <w:rPr>
          <w:color w:val="000000" w:themeColor="text1"/>
        </w:rPr>
        <w:t>tertentu</w:t>
      </w:r>
      <w:proofErr w:type="spellEnd"/>
      <w:r w:rsidRPr="00114805">
        <w:rPr>
          <w:color w:val="000000" w:themeColor="text1"/>
        </w:rPr>
        <w:t xml:space="preserve"> dan </w:t>
      </w:r>
      <w:proofErr w:type="spellStart"/>
      <w:r w:rsidRPr="00114805">
        <w:rPr>
          <w:color w:val="000000" w:themeColor="text1"/>
        </w:rPr>
        <w:t>men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kejadi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langka</w:t>
      </w:r>
      <w:proofErr w:type="spellEnd"/>
      <w:r w:rsidRPr="00114805">
        <w:rPr>
          <w:color w:val="000000" w:themeColor="text1"/>
        </w:rPr>
        <w:t xml:space="preserve"> yang </w:t>
      </w:r>
      <w:proofErr w:type="spellStart"/>
      <w:r w:rsidRPr="00114805">
        <w:rPr>
          <w:color w:val="000000" w:themeColor="text1"/>
        </w:rPr>
        <w:t>tampak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ncuriga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karen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erbed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deng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pol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perilaku</w:t>
      </w:r>
      <w:proofErr w:type="spellEnd"/>
      <w:r w:rsidRPr="00114805">
        <w:rPr>
          <w:color w:val="000000" w:themeColor="text1"/>
        </w:rPr>
        <w:t xml:space="preserve"> yang </w:t>
      </w:r>
      <w:proofErr w:type="spellStart"/>
      <w:r w:rsidRPr="00114805">
        <w:rPr>
          <w:color w:val="000000" w:themeColor="text1"/>
        </w:rPr>
        <w:t>ada</w:t>
      </w:r>
      <w:proofErr w:type="spellEnd"/>
      <w:r w:rsidRPr="00114805">
        <w:rPr>
          <w:color w:val="000000" w:themeColor="text1"/>
        </w:rPr>
        <w:t xml:space="preserve">. </w:t>
      </w: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ukanlah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hal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aru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tetap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eiring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deng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ertambahnya</w:t>
      </w:r>
      <w:proofErr w:type="spellEnd"/>
      <w:r w:rsidRPr="00114805">
        <w:rPr>
          <w:color w:val="000000" w:themeColor="text1"/>
        </w:rPr>
        <w:t xml:space="preserve"> data, </w:t>
      </w:r>
      <w:proofErr w:type="spellStart"/>
      <w:r w:rsidRPr="00114805">
        <w:rPr>
          <w:color w:val="000000" w:themeColor="text1"/>
        </w:rPr>
        <w:t>pelacakan</w:t>
      </w:r>
      <w:proofErr w:type="spellEnd"/>
      <w:r w:rsidRPr="00114805">
        <w:rPr>
          <w:color w:val="000000" w:themeColor="text1"/>
        </w:rPr>
        <w:t xml:space="preserve"> manual </w:t>
      </w:r>
      <w:proofErr w:type="spellStart"/>
      <w:r w:rsidRPr="00114805">
        <w:rPr>
          <w:color w:val="000000" w:themeColor="text1"/>
        </w:rPr>
        <w:t>menjad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tidak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praktis</w:t>
      </w:r>
      <w:proofErr w:type="spellEnd"/>
      <w:r w:rsidRPr="00114805">
        <w:rPr>
          <w:color w:val="000000" w:themeColor="text1"/>
        </w:rPr>
        <w:t xml:space="preserve">. </w:t>
      </w: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 sangat </w:t>
      </w:r>
      <w:proofErr w:type="spellStart"/>
      <w:r w:rsidRPr="00114805">
        <w:rPr>
          <w:color w:val="000000" w:themeColor="text1"/>
        </w:rPr>
        <w:t>penting</w:t>
      </w:r>
      <w:proofErr w:type="spellEnd"/>
      <w:r w:rsidRPr="00114805">
        <w:rPr>
          <w:color w:val="000000" w:themeColor="text1"/>
        </w:rPr>
        <w:t xml:space="preserve"> di </w:t>
      </w:r>
      <w:proofErr w:type="spellStart"/>
      <w:r w:rsidRPr="00114805">
        <w:rPr>
          <w:color w:val="000000" w:themeColor="text1"/>
        </w:rPr>
        <w:t>industri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sepert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keuangan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ritel</w:t>
      </w:r>
      <w:proofErr w:type="spellEnd"/>
      <w:r w:rsidRPr="00114805">
        <w:rPr>
          <w:color w:val="000000" w:themeColor="text1"/>
        </w:rPr>
        <w:t xml:space="preserve">, dan </w:t>
      </w:r>
      <w:proofErr w:type="spellStart"/>
      <w:r w:rsidRPr="00114805">
        <w:rPr>
          <w:color w:val="000000" w:themeColor="text1"/>
        </w:rPr>
        <w:t>keaman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iber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tetap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etiap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bisnis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harus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mpertimbang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olu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. </w:t>
      </w:r>
      <w:proofErr w:type="spellStart"/>
      <w:r w:rsidRPr="00114805">
        <w:rPr>
          <w:color w:val="000000" w:themeColor="text1"/>
        </w:rPr>
        <w:t>Deteks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nomali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nyedia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car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untuk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secara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otomatis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endeteksi</w:t>
      </w:r>
      <w:proofErr w:type="spellEnd"/>
      <w:r w:rsidRPr="00114805">
        <w:rPr>
          <w:color w:val="000000" w:themeColor="text1"/>
        </w:rPr>
        <w:t xml:space="preserve"> outlier yang </w:t>
      </w:r>
      <w:proofErr w:type="spellStart"/>
      <w:r w:rsidRPr="00114805">
        <w:rPr>
          <w:color w:val="000000" w:themeColor="text1"/>
        </w:rPr>
        <w:t>berbahaya</w:t>
      </w:r>
      <w:proofErr w:type="spellEnd"/>
      <w:r w:rsidRPr="00114805">
        <w:rPr>
          <w:color w:val="000000" w:themeColor="text1"/>
        </w:rPr>
        <w:t xml:space="preserve"> dan </w:t>
      </w:r>
      <w:proofErr w:type="spellStart"/>
      <w:r w:rsidRPr="00114805">
        <w:rPr>
          <w:color w:val="000000" w:themeColor="text1"/>
        </w:rPr>
        <w:t>melindungi</w:t>
      </w:r>
      <w:proofErr w:type="spellEnd"/>
      <w:r w:rsidRPr="00114805">
        <w:rPr>
          <w:color w:val="000000" w:themeColor="text1"/>
        </w:rPr>
        <w:t xml:space="preserve"> data Anda. </w:t>
      </w:r>
      <w:proofErr w:type="spellStart"/>
      <w:r w:rsidRPr="00114805">
        <w:rPr>
          <w:color w:val="000000" w:themeColor="text1"/>
        </w:rPr>
        <w:t>Misalnya</w:t>
      </w:r>
      <w:proofErr w:type="spellEnd"/>
      <w:r w:rsidRPr="00114805">
        <w:rPr>
          <w:color w:val="000000" w:themeColor="text1"/>
        </w:rPr>
        <w:t xml:space="preserve">, </w:t>
      </w:r>
      <w:proofErr w:type="spellStart"/>
      <w:r w:rsidRPr="00114805">
        <w:rPr>
          <w:color w:val="000000" w:themeColor="text1"/>
        </w:rPr>
        <w:t>perban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adalah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industri</w:t>
      </w:r>
      <w:proofErr w:type="spellEnd"/>
      <w:r w:rsidRPr="00114805">
        <w:rPr>
          <w:color w:val="000000" w:themeColor="text1"/>
        </w:rPr>
        <w:t xml:space="preserve"> yang </w:t>
      </w:r>
      <w:proofErr w:type="spellStart"/>
      <w:r w:rsidRPr="00114805">
        <w:rPr>
          <w:color w:val="000000" w:themeColor="text1"/>
        </w:rPr>
        <w:t>mendapatkan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manfaat</w:t>
      </w:r>
      <w:proofErr w:type="spellEnd"/>
      <w:r w:rsidRPr="00114805">
        <w:rPr>
          <w:color w:val="000000" w:themeColor="text1"/>
        </w:rPr>
        <w:t xml:space="preserve"> </w:t>
      </w:r>
      <w:proofErr w:type="spellStart"/>
      <w:r w:rsidRPr="00114805">
        <w:rPr>
          <w:color w:val="000000" w:themeColor="text1"/>
        </w:rPr>
        <w:t>dari</w:t>
      </w:r>
      <w:proofErr w:type="spellEnd"/>
      <w:r w:rsidR="00114805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etek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anomali</w:t>
      </w:r>
      <w:proofErr w:type="spellEnd"/>
      <w:r w:rsidR="00114805" w:rsidRPr="00CE508A">
        <w:rPr>
          <w:color w:val="000000" w:themeColor="text1"/>
        </w:rPr>
        <w:t xml:space="preserve">. </w:t>
      </w:r>
      <w:proofErr w:type="spellStart"/>
      <w:r w:rsidR="00114805" w:rsidRPr="00CE508A">
        <w:rPr>
          <w:color w:val="000000" w:themeColor="text1"/>
        </w:rPr>
        <w:t>Deng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nggunak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etek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anomali</w:t>
      </w:r>
      <w:proofErr w:type="spellEnd"/>
      <w:r w:rsidR="00114805" w:rsidRPr="00CE508A">
        <w:rPr>
          <w:color w:val="000000" w:themeColor="text1"/>
        </w:rPr>
        <w:t xml:space="preserve">, bank </w:t>
      </w:r>
      <w:proofErr w:type="spellStart"/>
      <w:r w:rsidR="00114805" w:rsidRPr="00CE508A">
        <w:rPr>
          <w:color w:val="000000" w:themeColor="text1"/>
        </w:rPr>
        <w:t>dap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ngidentifika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aktivitas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nipuan</w:t>
      </w:r>
      <w:proofErr w:type="spellEnd"/>
      <w:r w:rsidR="00114805" w:rsidRPr="00CE508A">
        <w:rPr>
          <w:color w:val="000000" w:themeColor="text1"/>
        </w:rPr>
        <w:t xml:space="preserve"> dan </w:t>
      </w:r>
      <w:proofErr w:type="spellStart"/>
      <w:r w:rsidR="00114805" w:rsidRPr="00CE508A">
        <w:rPr>
          <w:color w:val="000000" w:themeColor="text1"/>
        </w:rPr>
        <w:t>pola</w:t>
      </w:r>
      <w:proofErr w:type="spellEnd"/>
      <w:r w:rsidR="00114805" w:rsidRPr="00CE508A">
        <w:rPr>
          <w:color w:val="000000" w:themeColor="text1"/>
        </w:rPr>
        <w:t xml:space="preserve"> yang </w:t>
      </w:r>
      <w:proofErr w:type="spellStart"/>
      <w:r w:rsidR="00114805" w:rsidRPr="00CE508A">
        <w:rPr>
          <w:color w:val="000000" w:themeColor="text1"/>
        </w:rPr>
        <w:t>tidak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onsiste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serta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lindungi</w:t>
      </w:r>
      <w:proofErr w:type="spellEnd"/>
      <w:r w:rsidR="00114805" w:rsidRPr="00CE508A">
        <w:rPr>
          <w:color w:val="000000" w:themeColor="text1"/>
        </w:rPr>
        <w:t xml:space="preserve"> data. Data </w:t>
      </w:r>
      <w:proofErr w:type="spellStart"/>
      <w:r w:rsidR="00114805" w:rsidRPr="00CE508A">
        <w:rPr>
          <w:color w:val="000000" w:themeColor="text1"/>
        </w:rPr>
        <w:t>adalah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jalur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hidup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bisnis</w:t>
      </w:r>
      <w:proofErr w:type="spellEnd"/>
      <w:r w:rsidR="00114805" w:rsidRPr="00CE508A">
        <w:rPr>
          <w:color w:val="000000" w:themeColor="text1"/>
        </w:rPr>
        <w:t xml:space="preserve"> Anda, dan </w:t>
      </w:r>
      <w:proofErr w:type="spellStart"/>
      <w:r w:rsidR="00114805" w:rsidRPr="00CE508A">
        <w:rPr>
          <w:color w:val="000000" w:themeColor="text1"/>
        </w:rPr>
        <w:t>menyepelekan</w:t>
      </w:r>
      <w:proofErr w:type="spellEnd"/>
      <w:r w:rsidR="00114805" w:rsidRPr="00CE508A">
        <w:rPr>
          <w:color w:val="000000" w:themeColor="text1"/>
        </w:rPr>
        <w:t xml:space="preserve"> data </w:t>
      </w:r>
      <w:proofErr w:type="spellStart"/>
      <w:r w:rsidR="00114805" w:rsidRPr="00CE508A">
        <w:rPr>
          <w:color w:val="000000" w:themeColor="text1"/>
        </w:rPr>
        <w:t>in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ap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mbahayak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operasi</w:t>
      </w:r>
      <w:proofErr w:type="spellEnd"/>
      <w:r w:rsidR="00114805" w:rsidRPr="00CE508A">
        <w:rPr>
          <w:color w:val="000000" w:themeColor="text1"/>
        </w:rPr>
        <w:t xml:space="preserve"> Anda. </w:t>
      </w:r>
      <w:proofErr w:type="spellStart"/>
      <w:r w:rsidR="00114805" w:rsidRPr="00CE508A">
        <w:rPr>
          <w:color w:val="000000" w:themeColor="text1"/>
        </w:rPr>
        <w:t>Tanpa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etek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anomali</w:t>
      </w:r>
      <w:proofErr w:type="spellEnd"/>
      <w:r w:rsidR="00114805" w:rsidRPr="00CE508A">
        <w:rPr>
          <w:color w:val="000000" w:themeColor="text1"/>
        </w:rPr>
        <w:t xml:space="preserve">, Anda </w:t>
      </w:r>
      <w:proofErr w:type="spellStart"/>
      <w:r w:rsidR="00114805" w:rsidRPr="00CE508A">
        <w:rPr>
          <w:color w:val="000000" w:themeColor="text1"/>
        </w:rPr>
        <w:t>dap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hilang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ndapatan</w:t>
      </w:r>
      <w:proofErr w:type="spellEnd"/>
      <w:r w:rsidR="00114805" w:rsidRPr="00CE508A">
        <w:rPr>
          <w:color w:val="000000" w:themeColor="text1"/>
        </w:rPr>
        <w:t xml:space="preserve"> dan </w:t>
      </w:r>
      <w:proofErr w:type="spellStart"/>
      <w:r w:rsidR="00114805" w:rsidRPr="00CE508A">
        <w:rPr>
          <w:color w:val="000000" w:themeColor="text1"/>
        </w:rPr>
        <w:t>ekuitas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merek</w:t>
      </w:r>
      <w:proofErr w:type="spellEnd"/>
      <w:r w:rsidR="00114805" w:rsidRPr="00CE508A">
        <w:rPr>
          <w:color w:val="000000" w:themeColor="text1"/>
        </w:rPr>
        <w:t xml:space="preserve"> yang </w:t>
      </w:r>
      <w:proofErr w:type="spellStart"/>
      <w:r w:rsidR="00114805" w:rsidRPr="00CE508A">
        <w:rPr>
          <w:color w:val="000000" w:themeColor="text1"/>
        </w:rPr>
        <w:t>membutuhk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waktu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bertahun-tahu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untuk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ikembangkan</w:t>
      </w:r>
      <w:proofErr w:type="spellEnd"/>
      <w:r w:rsidR="00114805" w:rsidRPr="00CE508A">
        <w:rPr>
          <w:color w:val="000000" w:themeColor="text1"/>
        </w:rPr>
        <w:t xml:space="preserve">. </w:t>
      </w:r>
      <w:proofErr w:type="spellStart"/>
      <w:r w:rsidR="00114805" w:rsidRPr="00CE508A">
        <w:rPr>
          <w:color w:val="000000" w:themeColor="text1"/>
        </w:rPr>
        <w:t>Bisnis</w:t>
      </w:r>
      <w:proofErr w:type="spellEnd"/>
      <w:r w:rsidR="00114805" w:rsidRPr="00CE508A">
        <w:rPr>
          <w:color w:val="000000" w:themeColor="text1"/>
        </w:rPr>
        <w:t xml:space="preserve"> Anda </w:t>
      </w:r>
      <w:proofErr w:type="spellStart"/>
      <w:r w:rsidR="00114805" w:rsidRPr="00CE508A">
        <w:rPr>
          <w:color w:val="000000" w:themeColor="text1"/>
        </w:rPr>
        <w:t>mengalam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langgar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amanan</w:t>
      </w:r>
      <w:proofErr w:type="spellEnd"/>
      <w:r w:rsidR="00114805" w:rsidRPr="00CE508A">
        <w:rPr>
          <w:color w:val="000000" w:themeColor="text1"/>
        </w:rPr>
        <w:t xml:space="preserve"> dan </w:t>
      </w:r>
      <w:proofErr w:type="spellStart"/>
      <w:r w:rsidR="00114805" w:rsidRPr="00CE508A">
        <w:rPr>
          <w:color w:val="000000" w:themeColor="text1"/>
        </w:rPr>
        <w:t>kehilang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informas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sensitif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langgan</w:t>
      </w:r>
      <w:proofErr w:type="spellEnd"/>
      <w:r w:rsidR="00114805" w:rsidRPr="00CE508A">
        <w:rPr>
          <w:color w:val="000000" w:themeColor="text1"/>
        </w:rPr>
        <w:t xml:space="preserve">.  Jika </w:t>
      </w:r>
      <w:proofErr w:type="spellStart"/>
      <w:r w:rsidR="00114805" w:rsidRPr="00CE508A">
        <w:rPr>
          <w:color w:val="000000" w:themeColor="text1"/>
        </w:rPr>
        <w:t>hal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ini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terjadi</w:t>
      </w:r>
      <w:proofErr w:type="spellEnd"/>
      <w:r w:rsidR="00114805" w:rsidRPr="00CE508A">
        <w:rPr>
          <w:color w:val="000000" w:themeColor="text1"/>
        </w:rPr>
        <w:t xml:space="preserve">, Anda </w:t>
      </w:r>
      <w:proofErr w:type="spellStart"/>
      <w:r w:rsidR="00114805" w:rsidRPr="00CE508A">
        <w:rPr>
          <w:color w:val="000000" w:themeColor="text1"/>
        </w:rPr>
        <w:t>ak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hilang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tingk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kepercayaa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pelanggan</w:t>
      </w:r>
      <w:proofErr w:type="spellEnd"/>
      <w:r w:rsidR="00114805" w:rsidRPr="00CE508A">
        <w:rPr>
          <w:color w:val="000000" w:themeColor="text1"/>
        </w:rPr>
        <w:t xml:space="preserve"> yang </w:t>
      </w:r>
      <w:proofErr w:type="spellStart"/>
      <w:r w:rsidR="00114805" w:rsidRPr="00CE508A">
        <w:rPr>
          <w:color w:val="000000" w:themeColor="text1"/>
        </w:rPr>
        <w:t>mungkin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tidak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apat</w:t>
      </w:r>
      <w:proofErr w:type="spellEnd"/>
      <w:r w:rsidR="00114805" w:rsidRPr="00CE508A">
        <w:rPr>
          <w:color w:val="000000" w:themeColor="text1"/>
        </w:rPr>
        <w:t xml:space="preserve"> </w:t>
      </w:r>
      <w:proofErr w:type="spellStart"/>
      <w:r w:rsidR="00114805" w:rsidRPr="00CE508A">
        <w:rPr>
          <w:color w:val="000000" w:themeColor="text1"/>
        </w:rPr>
        <w:t>dikembalikan</w:t>
      </w:r>
      <w:proofErr w:type="spellEnd"/>
      <w:r w:rsidR="00114805" w:rsidRPr="00CE508A">
        <w:rPr>
          <w:color w:val="000000" w:themeColor="text1"/>
        </w:rPr>
        <w:t> </w:t>
      </w:r>
      <w:r w:rsidR="00114805" w:rsidRPr="00CE508A">
        <w:rPr>
          <w:color w:val="000000" w:themeColor="text1"/>
        </w:rPr>
        <w:fldChar w:fldCharType="begin" w:fldLock="1"/>
      </w:r>
      <w:r w:rsidR="00114805" w:rsidRPr="00CE508A">
        <w:rPr>
          <w:color w:val="000000" w:themeColor="text1"/>
        </w:rPr>
        <w:instrText>ADDIN CSL_CITATION {"citationItems":[{"id":"ITEM-1","itemData":{"abstract":"… dan efisiensi komputasi, membuka pintu untuk pengembangan algoritma … untuk keperluan investigasi dan pengambilan keputusan (… Semua kontribusi ini memainkan peran kunci dalam …","author":[{"dropping-particle":"","family":"Bororing","given":"G M G","non-dropping-particle":"","parse-names":false,"suffix":""}],"container-title":"Jurnal Review Pendidikan dan …","id":"ITEM-1","issued":{"date-parts":[["2024"]]},"page":"1361-1368","title":"Pengembangan Algoritma Machine Learning Untuk Mendeteksi Anomali Dalam Jaringan Komputer","type":"article-journal","volume":"7"},"uris":["http://www.mendeley.com/documents/?uuid=bab0bd40-359a-4c7a-a797-471900155239"]}],"mendeley":{"formattedCitation":"(Bororing, 2024)","plainTextFormattedCitation":"(Bororing, 2024)","previouslyFormattedCitation":"(Bororing, 2024)"},"properties":{"noteIndex":0},"schema":"https://github.com/citation-style-language/schema/raw/master/csl-citation.json"}</w:instrText>
      </w:r>
      <w:r w:rsidR="00114805" w:rsidRPr="00CE508A">
        <w:rPr>
          <w:color w:val="000000" w:themeColor="text1"/>
        </w:rPr>
        <w:fldChar w:fldCharType="separate"/>
      </w:r>
      <w:r w:rsidR="00114805" w:rsidRPr="00CE508A">
        <w:rPr>
          <w:noProof/>
          <w:color w:val="000000" w:themeColor="text1"/>
        </w:rPr>
        <w:t>(</w:t>
      </w:r>
      <w:proofErr w:type="spellStart"/>
      <w:r w:rsidR="00114805" w:rsidRPr="00CE508A">
        <w:rPr>
          <w:noProof/>
          <w:color w:val="000000" w:themeColor="text1"/>
        </w:rPr>
        <w:t>Bororing</w:t>
      </w:r>
      <w:proofErr w:type="spellEnd"/>
      <w:r w:rsidR="00114805" w:rsidRPr="00CE508A">
        <w:rPr>
          <w:noProof/>
          <w:color w:val="000000" w:themeColor="text1"/>
        </w:rPr>
        <w:t>, 2024)</w:t>
      </w:r>
      <w:r w:rsidR="00114805" w:rsidRPr="00CE508A">
        <w:rPr>
          <w:color w:val="000000" w:themeColor="text1"/>
        </w:rPr>
        <w:fldChar w:fldCharType="end"/>
      </w:r>
      <w:r w:rsidR="00114805" w:rsidRPr="00CE508A">
        <w:rPr>
          <w:color w:val="000000" w:themeColor="text1"/>
        </w:rPr>
        <w:t>.</w:t>
      </w:r>
    </w:p>
    <w:p w14:paraId="5F5B94D5" w14:textId="77777777" w:rsidR="00114805" w:rsidRPr="00CE508A" w:rsidRDefault="00114805" w:rsidP="00114805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n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lak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oleh 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 w:fldLock="1"/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instrText>ADDIN CSL_CITATION {"citationItems":[{"id":"ITEM-1","itemData":{"abstract":"… dan efisiensi komputasi, membuka pintu untuk pengembangan algoritma … untuk keperluan investigasi dan pengambilan keputusan (… Semua kontribusi ini memainkan peran kunci dalam …","author":[{"dropping-particle":"","family":"Bororing","given":"G M G","non-dropping-particle":"","parse-names":false,"suffix":""}],"container-title":"Jurnal Review Pendidikan dan …","id":"ITEM-1","issued":{"date-parts":[["2024"]]},"page":"1361-1368","title":"Pengembangan Algoritma Machine Learning Untuk Mendeteksi Anomali Dalam Jaringan Komputer","type":"article-journal","volume":"7"},"uris":["http://www.mendeley.com/documents/?uuid=bab0bd40-359a-4c7a-a797-471900155239"]}],"mendeley":{"formattedCitation":"(Bororing, 2024)","plainTextFormattedCitation":"(Bororing, 2024)","previouslyFormattedCitation":"(Bororing, 2024)"},"properties":{"noteIndex":0},"schema":"https://github.com/citation-style-language/schema/raw/master/csl-citation.json"}</w:instrTex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CE508A">
        <w:rPr>
          <w:rFonts w:ascii="Times New Roman" w:hAnsi="Times New Roman" w:cs="Times New Roman"/>
          <w:noProof/>
          <w:color w:val="000000" w:themeColor="text1"/>
          <w:sz w:val="24"/>
          <w:szCs w:val="24"/>
        </w:rPr>
        <w:t>(Bororing, 2024)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udu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“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lam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”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rangk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at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cam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inc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maj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k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alis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teratu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ungkap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leksi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vari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tode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t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yorot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ant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lua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uncu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Kesimpul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egas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hw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maham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anju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spe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mplement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rakt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perku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tahan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rhadap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gku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ari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er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</w:p>
    <w:p w14:paraId="5769AB29" w14:textId="77777777" w:rsidR="00114805" w:rsidRPr="00CE508A" w:rsidRDefault="00114805" w:rsidP="00114805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kemb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maki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aren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beri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i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canggi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ektif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em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ind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curig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ransform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gital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inimal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cu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r w:rsidRPr="00CE508A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chine learning,</w:t>
      </w:r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jad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tode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ovatif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anfa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mampu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omput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u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analis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ecar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p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kurat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mik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gguna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mbuk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lastRenderedPageBreak/>
        <w:t>peluang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baru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ingkat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efektivi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gidentifik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n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ncegah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kecura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audit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0BD8206F" w14:textId="4545BC8F" w:rsidR="00114805" w:rsidRDefault="00114805" w:rsidP="00114805">
      <w:pPr>
        <w:spacing w:after="0" w:line="360" w:lineRule="auto"/>
        <w:ind w:firstLine="567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rmasalah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iata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rupa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as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ulis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melakuk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judul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“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Penerap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achine Learning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Detek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Anomal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lam Audit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Sistem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i </w:t>
      </w:r>
      <w:proofErr w:type="spellStart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>Lingkungan</w:t>
      </w:r>
      <w:proofErr w:type="spellEnd"/>
      <w:r w:rsidRPr="00CE508A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niversitas </w:t>
      </w:r>
      <w:r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slam Darul </w:t>
      </w:r>
      <w:proofErr w:type="spellStart"/>
      <w:r>
        <w:rPr>
          <w:rFonts w:ascii="Times New Roman" w:hAnsi="Times New Roman" w:cs="Times New Roman"/>
          <w:color w:val="000000" w:themeColor="text1"/>
          <w:sz w:val="24"/>
          <w:szCs w:val="24"/>
        </w:rPr>
        <w:t>Ulum</w:t>
      </w:r>
      <w:proofErr w:type="spellEnd"/>
      <w:r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70673E82" w14:textId="77777777" w:rsidR="006518E2" w:rsidRDefault="006518E2" w:rsidP="006518E2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1F294DC4" w14:textId="43D5FD88" w:rsidR="006518E2" w:rsidRPr="006518E2" w:rsidRDefault="006518E2" w:rsidP="006518E2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Formulasi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rmasalahan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elitian</w:t>
      </w:r>
      <w:proofErr w:type="spellEnd"/>
    </w:p>
    <w:p w14:paraId="23E888EA" w14:textId="036C3170" w:rsidR="006518E2" w:rsidRPr="006518E2" w:rsidRDefault="006518E2" w:rsidP="006518E2">
      <w:pPr>
        <w:pStyle w:val="ListParagraph"/>
        <w:numPr>
          <w:ilvl w:val="0"/>
          <w:numId w:val="3"/>
        </w:numPr>
        <w:spacing w:after="0" w:line="360" w:lineRule="auto"/>
        <w:ind w:left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rmasalahan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Utama:</w:t>
      </w:r>
    </w:p>
    <w:p w14:paraId="2AD938A0" w14:textId="77777777" w:rsidR="006518E2" w:rsidRPr="006518E2" w:rsidRDefault="006518E2" w:rsidP="006518E2">
      <w:pPr>
        <w:spacing w:after="0" w:line="360" w:lineRule="auto"/>
        <w:ind w:left="567" w:firstLine="567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gaiman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chine learn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terap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car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fektif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audit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ingku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versitas Islam Darul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lu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hingg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pat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ingkat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aman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tegrita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?</w:t>
      </w:r>
    </w:p>
    <w:p w14:paraId="6A5E0DC4" w14:textId="77777777" w:rsidR="006518E2" w:rsidRPr="006518E2" w:rsidRDefault="006518E2" w:rsidP="006518E2">
      <w:pPr>
        <w:pStyle w:val="ListParagraph"/>
        <w:numPr>
          <w:ilvl w:val="0"/>
          <w:numId w:val="3"/>
        </w:numPr>
        <w:spacing w:after="0" w:line="360" w:lineRule="auto"/>
        <w:ind w:left="567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rmasalahan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Khusus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</w:t>
      </w:r>
    </w:p>
    <w:p w14:paraId="67AABADE" w14:textId="77777777" w:rsidR="006518E2" w:rsidRPr="006518E2" w:rsidRDefault="006518E2" w:rsidP="006518E2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chine learning mana yang pal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pat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terap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ntek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SDA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pertimbang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akterist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ra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ungki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jad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?</w:t>
      </w:r>
    </w:p>
    <w:p w14:paraId="1BCFCDB6" w14:textId="77777777" w:rsidR="006518E2" w:rsidRPr="006518E2" w:rsidRDefault="006518E2" w:rsidP="006518E2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agaiman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ar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evalu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inerj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odel machine learning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lah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kembang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baga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pert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ra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tru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se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a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h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ubah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ida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wajar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?</w:t>
      </w:r>
    </w:p>
    <w:p w14:paraId="0E138AA6" w14:textId="77777777" w:rsidR="006518E2" w:rsidRDefault="006518E2" w:rsidP="006518E2">
      <w:pPr>
        <w:pStyle w:val="ListParagraph"/>
        <w:numPr>
          <w:ilvl w:val="0"/>
          <w:numId w:val="4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ktor-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aktor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p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aj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pengaruh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ur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fisien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odel machine learn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SDA?</w:t>
      </w:r>
    </w:p>
    <w:p w14:paraId="78A29100" w14:textId="77777777" w:rsidR="006518E2" w:rsidRPr="006518E2" w:rsidRDefault="006518E2" w:rsidP="006518E2">
      <w:pPr>
        <w:pStyle w:val="ListParagraph"/>
        <w:spacing w:after="0" w:line="360" w:lineRule="auto"/>
        <w:ind w:left="1287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C66851E" w14:textId="0B3EF997" w:rsidR="006518E2" w:rsidRPr="006518E2" w:rsidRDefault="006518E2" w:rsidP="006518E2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search Gap:</w:t>
      </w:r>
    </w:p>
    <w:p w14:paraId="040DC9A9" w14:textId="77777777" w:rsidR="006518E2" w:rsidRPr="006518E2" w:rsidRDefault="006518E2" w:rsidP="006518E2">
      <w:pPr>
        <w:pStyle w:val="ListParagraph"/>
        <w:numPr>
          <w:ilvl w:val="0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elitian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Terdahulu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</w:t>
      </w:r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ayorita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eliti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terdahulu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foku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ari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mputer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car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mu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lu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pesif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audit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i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lingku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didi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pert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SDA.</w:t>
      </w:r>
    </w:p>
    <w:p w14:paraId="1FFE1251" w14:textId="77777777" w:rsidR="006518E2" w:rsidRPr="006518E2" w:rsidRDefault="006518E2" w:rsidP="006518E2">
      <w:pPr>
        <w:pStyle w:val="ListParagraph"/>
        <w:numPr>
          <w:ilvl w:val="0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Jenis Data</w:t>
      </w:r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neliti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lu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mpertimbang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pesif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pad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iste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inform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UNISDA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sepert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kadem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eua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, dan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dministr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7111708F" w14:textId="4665A448" w:rsidR="006518E2" w:rsidRPr="006518E2" w:rsidRDefault="006518E2" w:rsidP="006518E2">
      <w:pPr>
        <w:pStyle w:val="ListParagraph"/>
        <w:numPr>
          <w:ilvl w:val="0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lastRenderedPageBreak/>
        <w:t>Algoritma</w:t>
      </w:r>
      <w:proofErr w:type="spellEnd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:</w:t>
      </w:r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lu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laku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bandi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inerj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baga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achine learn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emu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lgoritm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pal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coco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eng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arakterist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data UNISDA.</w:t>
      </w:r>
    </w:p>
    <w:p w14:paraId="2EF078FC" w14:textId="4B308514" w:rsidR="001837F0" w:rsidRDefault="006518E2" w:rsidP="001837F0">
      <w:pPr>
        <w:pStyle w:val="ListParagraph"/>
        <w:numPr>
          <w:ilvl w:val="0"/>
          <w:numId w:val="5"/>
        </w:numPr>
        <w:spacing w:after="0" w:line="360" w:lineRule="auto"/>
        <w:ind w:left="426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proofErr w:type="spellStart"/>
      <w:r w:rsidRPr="006518E2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Evalu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: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Perlu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kembangkan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tri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evalua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ya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omprehensif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untuk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gukur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kinerja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model machine learning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lam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mendeteks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berbaga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jenis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anomali</w:t>
      </w:r>
      <w:proofErr w:type="spellEnd"/>
      <w:r w:rsidRPr="006518E2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382B2F1C" w14:textId="7C7D33D0" w:rsidR="001837F0" w:rsidRDefault="001837F0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EB11B0E" w14:textId="445C49C1" w:rsidR="001837F0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  <w:r>
        <w:rPr>
          <w:rFonts w:ascii="Times New Roman" w:hAnsi="Times New Roman" w:cs="Times New Roman"/>
          <w:bCs/>
          <w:noProof/>
          <w:color w:val="000000" w:themeColor="text1"/>
          <w:sz w:val="24"/>
          <w:szCs w:val="24"/>
          <w14:ligatures w14:val="standardContextual"/>
        </w:rPr>
        <w:drawing>
          <wp:anchor distT="0" distB="0" distL="114300" distR="114300" simplePos="0" relativeHeight="251658240" behindDoc="0" locked="0" layoutInCell="1" allowOverlap="1" wp14:anchorId="380151C2" wp14:editId="2F9BEA92">
            <wp:simplePos x="0" y="0"/>
            <wp:positionH relativeFrom="column">
              <wp:posOffset>7620</wp:posOffset>
            </wp:positionH>
            <wp:positionV relativeFrom="paragraph">
              <wp:posOffset>251460</wp:posOffset>
            </wp:positionV>
            <wp:extent cx="5038725" cy="2923408"/>
            <wp:effectExtent l="0" t="0" r="0" b="0"/>
            <wp:wrapNone/>
            <wp:docPr id="36631281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6312819" name="Picture 366312819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12870" b="20020"/>
                    <a:stretch/>
                  </pic:blipFill>
                  <pic:spPr bwMode="auto">
                    <a:xfrm>
                      <a:off x="0" y="0"/>
                      <a:ext cx="5047822" cy="29286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Mind Mapping </w:t>
      </w:r>
      <w:proofErr w:type="spellStart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ari</w:t>
      </w:r>
      <w:proofErr w:type="spellEnd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referensi</w:t>
      </w:r>
      <w:proofErr w:type="spellEnd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yg</w:t>
      </w:r>
      <w:proofErr w:type="spellEnd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 xml:space="preserve"> </w:t>
      </w:r>
      <w:proofErr w:type="spellStart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digunakan</w:t>
      </w:r>
      <w:proofErr w:type="spellEnd"/>
      <w:r w:rsidR="001837F0" w:rsidRPr="001837F0">
        <w:rPr>
          <w:rFonts w:ascii="Times New Roman" w:hAnsi="Times New Roman" w:cs="Times New Roman"/>
          <w:bCs/>
          <w:color w:val="000000" w:themeColor="text1"/>
          <w:sz w:val="24"/>
          <w:szCs w:val="24"/>
        </w:rPr>
        <w:t>.</w:t>
      </w:r>
    </w:p>
    <w:p w14:paraId="1BBC7C4B" w14:textId="15A165A7" w:rsidR="007D5BF9" w:rsidRDefault="007D5BF9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0C5C0378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EA3F0C0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21D9F688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84FB53F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0CC4011D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4126DF4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66E0FC40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30D6A8AC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5B42EE8D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</w:rPr>
      </w:pPr>
    </w:p>
    <w:p w14:paraId="7DD4B745" w14:textId="77777777" w:rsidR="00222068" w:rsidRDefault="00222068" w:rsidP="001837F0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7004674F" w14:textId="077DBD52" w:rsidR="007D5BF9" w:rsidRPr="007D5BF9" w:rsidRDefault="007D5BF9" w:rsidP="001837F0">
      <w:pPr>
        <w:spacing w:after="0" w:line="360" w:lineRule="auto"/>
        <w:jc w:val="both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Metode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yg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usulkan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dan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Rencana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Metrik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Pengujian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yg</w:t>
      </w:r>
      <w:proofErr w:type="spellEnd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digunakan</w:t>
      </w:r>
      <w:proofErr w:type="spellEnd"/>
    </w:p>
    <w:p w14:paraId="4339702A" w14:textId="3BA545C3" w:rsidR="007D5BF9" w:rsidRPr="007D5BF9" w:rsidRDefault="007D5BF9" w:rsidP="007D5BF9">
      <w:pPr>
        <w:pStyle w:val="ListParagraph"/>
        <w:numPr>
          <w:ilvl w:val="0"/>
          <w:numId w:val="8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Systematic Literature Review (SLR):</w:t>
      </w:r>
    </w:p>
    <w:p w14:paraId="0D90C631" w14:textId="77777777" w:rsidR="007D5BF9" w:rsidRPr="007D5BF9" w:rsidRDefault="007D5BF9" w:rsidP="007D5BF9">
      <w:pPr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Menyusun data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ar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jurnal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nasional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dan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internasional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relevan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.</w:t>
      </w:r>
    </w:p>
    <w:p w14:paraId="060FEB7E" w14:textId="77777777" w:rsidR="007D5BF9" w:rsidRPr="007D5BF9" w:rsidRDefault="007D5BF9" w:rsidP="007D5BF9">
      <w:pPr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Foku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pada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metode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machine learning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alam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eteks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nomal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dan tata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kelola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berbasi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COBIT 5.</w:t>
      </w:r>
    </w:p>
    <w:p w14:paraId="2BCA0243" w14:textId="77777777" w:rsidR="007D5BF9" w:rsidRPr="007D5BF9" w:rsidRDefault="007D5BF9" w:rsidP="007D5BF9">
      <w:pPr>
        <w:numPr>
          <w:ilvl w:val="0"/>
          <w:numId w:val="6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Tahapan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SLR: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pencarian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jurnal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evaluas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kualita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,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ekstraks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data, dan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nalisi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sintesis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.</w:t>
      </w:r>
    </w:p>
    <w:p w14:paraId="7FC594BC" w14:textId="578048D4" w:rsidR="007D5BF9" w:rsidRPr="007D5BF9" w:rsidRDefault="007D5BF9" w:rsidP="007D5BF9">
      <w:pPr>
        <w:pStyle w:val="ListParagraph"/>
        <w:numPr>
          <w:ilvl w:val="0"/>
          <w:numId w:val="8"/>
        </w:numPr>
        <w:spacing w:after="0" w:line="360" w:lineRule="auto"/>
        <w:ind w:left="284" w:hanging="284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proofErr w:type="spellStart"/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Eksperimen</w:t>
      </w:r>
      <w:proofErr w:type="spellEnd"/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Algoritma</w:t>
      </w:r>
      <w:proofErr w:type="spellEnd"/>
      <w:r w:rsidRPr="007D5BF9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Machine Learning:</w:t>
      </w:r>
    </w:p>
    <w:p w14:paraId="59E7ECAD" w14:textId="77777777" w:rsidR="007D5BF9" w:rsidRPr="007D5BF9" w:rsidRDefault="007D5BF9" w:rsidP="007D5BF9">
      <w:pPr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Dataset: Data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riwayat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ar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sistem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audit Universitas (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jika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tersedia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)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tau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dataset open-source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untuk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deteks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nomali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.</w:t>
      </w:r>
    </w:p>
    <w:p w14:paraId="316F96C5" w14:textId="77777777" w:rsidR="007D5BF9" w:rsidRPr="007D5BF9" w:rsidRDefault="007D5BF9" w:rsidP="007D5BF9">
      <w:pPr>
        <w:numPr>
          <w:ilvl w:val="0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proofErr w:type="spellStart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Algoritma</w:t>
      </w:r>
      <w:proofErr w:type="spellEnd"/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:</w:t>
      </w:r>
    </w:p>
    <w:p w14:paraId="20F7C8F4" w14:textId="77777777" w:rsidR="007D5BF9" w:rsidRPr="007D5BF9" w:rsidRDefault="007D5BF9" w:rsidP="007D5BF9">
      <w:pPr>
        <w:numPr>
          <w:ilvl w:val="1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Supervised Learning: Random Forest, SVM</w:t>
      </w:r>
    </w:p>
    <w:p w14:paraId="5CE4F3C2" w14:textId="77777777" w:rsidR="007D5BF9" w:rsidRPr="007D5BF9" w:rsidRDefault="007D5BF9" w:rsidP="007D5BF9">
      <w:pPr>
        <w:numPr>
          <w:ilvl w:val="1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Unsupervised Learning: DBSCAN, K-Means</w:t>
      </w:r>
    </w:p>
    <w:p w14:paraId="0912D43E" w14:textId="5934552D" w:rsidR="00D00D27" w:rsidRPr="00D00D27" w:rsidRDefault="007D5BF9" w:rsidP="00D00D27">
      <w:pPr>
        <w:numPr>
          <w:ilvl w:val="1"/>
          <w:numId w:val="7"/>
        </w:numPr>
        <w:spacing w:after="0" w:line="360" w:lineRule="auto"/>
        <w:jc w:val="both"/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</w:pPr>
      <w:r w:rsidRPr="007D5BF9">
        <w:rPr>
          <w:rFonts w:ascii="Times New Roman" w:hAnsi="Times New Roman" w:cs="Times New Roman"/>
          <w:bCs/>
          <w:color w:val="000000" w:themeColor="text1"/>
          <w:sz w:val="24"/>
          <w:szCs w:val="24"/>
          <w:lang w:val="en-ID"/>
        </w:rPr>
        <w:t>Ensemble Models: Bagging, Boosting</w:t>
      </w:r>
    </w:p>
    <w:p w14:paraId="7AD5868F" w14:textId="77777777" w:rsidR="00D00D27" w:rsidRPr="00D00D27" w:rsidRDefault="00D00D27" w:rsidP="00D00D27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proofErr w:type="spellStart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lastRenderedPageBreak/>
        <w:t>Rencana</w:t>
      </w:r>
      <w:proofErr w:type="spellEnd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Metrik</w:t>
      </w:r>
      <w:proofErr w:type="spellEnd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Pengujian</w:t>
      </w:r>
      <w:proofErr w:type="spellEnd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:</w:t>
      </w:r>
    </w:p>
    <w:p w14:paraId="6C981495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proofErr w:type="spellStart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Akurasi</w:t>
      </w:r>
      <w:proofErr w:type="spellEnd"/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 xml:space="preserve"> (Accuracy)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berapa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aik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model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eteks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nomal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vs. non-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nomal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14:paraId="215A830E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Precision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mampuan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model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ghindar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false positive.</w:t>
      </w:r>
    </w:p>
    <w:p w14:paraId="28626B5B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Recall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mampuan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mendeteks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mua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asus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anomal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yang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benar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14:paraId="62BD4F88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F1-Score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ombinas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dar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precision dan recall.</w:t>
      </w:r>
    </w:p>
    <w:p w14:paraId="13A10D91" w14:textId="77777777" w:rsidR="00D00D27" w:rsidRPr="00D00D27" w:rsidRDefault="00D00D27" w:rsidP="00D00D27">
      <w:pPr>
        <w:numPr>
          <w:ilvl w:val="0"/>
          <w:numId w:val="9"/>
        </w:num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</w:pPr>
      <w:r w:rsidRPr="00D00D27">
        <w:rPr>
          <w:rFonts w:ascii="Times New Roman" w:hAnsi="Times New Roman" w:cs="Times New Roman"/>
          <w:b/>
          <w:bCs/>
          <w:color w:val="000000" w:themeColor="text1"/>
          <w:sz w:val="24"/>
          <w:szCs w:val="24"/>
          <w:lang w:val="en-ID"/>
        </w:rPr>
        <w:t>ROC-AUC Curve:</w:t>
      </w:r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Evaluasi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performa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model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secara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 xml:space="preserve"> </w:t>
      </w:r>
      <w:proofErr w:type="spellStart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keseluruhan</w:t>
      </w:r>
      <w:proofErr w:type="spellEnd"/>
      <w:r w:rsidRPr="00D00D27">
        <w:rPr>
          <w:rFonts w:ascii="Times New Roman" w:hAnsi="Times New Roman" w:cs="Times New Roman"/>
          <w:color w:val="000000" w:themeColor="text1"/>
          <w:sz w:val="24"/>
          <w:szCs w:val="24"/>
          <w:lang w:val="en-ID"/>
        </w:rPr>
        <w:t>.</w:t>
      </w:r>
    </w:p>
    <w:p w14:paraId="0058C2F3" w14:textId="77777777" w:rsidR="00D00D27" w:rsidRDefault="00D00D27" w:rsidP="00D00D27">
      <w:pPr>
        <w:spacing w:after="0" w:line="360" w:lineRule="auto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  <w:sectPr w:rsidR="00D00D27" w:rsidSect="00222068">
          <w:footerReference w:type="default" r:id="rId8"/>
          <w:pgSz w:w="11907" w:h="16840" w:code="9"/>
          <w:pgMar w:top="1701" w:right="1701" w:bottom="1418" w:left="2268" w:header="720" w:footer="720" w:gutter="0"/>
          <w:pgNumType w:start="1"/>
          <w:cols w:space="720"/>
          <w:docGrid w:linePitch="360"/>
        </w:sectPr>
      </w:pPr>
    </w:p>
    <w:p w14:paraId="2C113D2F" w14:textId="162474FE" w:rsidR="005001C9" w:rsidRDefault="00222068" w:rsidP="00222068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222068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Pustaka</w:t>
      </w:r>
    </w:p>
    <w:p w14:paraId="5B2E5569" w14:textId="1B8F855F" w:rsidR="00222068" w:rsidRDefault="00222068" w:rsidP="00222068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oro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. M. G. (2024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chine Learning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om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Jurnal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Review Pendidikan Dan …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, 1361–1368.</w:t>
      </w:r>
    </w:p>
    <w:p w14:paraId="0CB61603" w14:textId="115A95B7" w:rsidR="00222068" w:rsidRDefault="00222068" w:rsidP="00222068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abuning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G. S. W., </w:t>
      </w:r>
      <w:proofErr w:type="spellStart"/>
      <w:r>
        <w:rPr>
          <w:rFonts w:ascii="Times New Roman" w:hAnsi="Times New Roman" w:cs="Times New Roman"/>
          <w:sz w:val="24"/>
          <w:szCs w:val="24"/>
        </w:rPr>
        <w:t>Hosti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. P.,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Srin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 L. P. (2024). </w:t>
      </w:r>
      <w:proofErr w:type="spellStart"/>
      <w:r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om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Machine Learning.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rosiding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Seminar Hasi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2), 845–850.</w:t>
      </w:r>
    </w:p>
    <w:p w14:paraId="1F293087" w14:textId="77777777" w:rsidR="00222068" w:rsidRDefault="00222068" w:rsidP="00222068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jc w:val="both"/>
      </w:pPr>
      <w:proofErr w:type="spellStart"/>
      <w:r>
        <w:rPr>
          <w:rFonts w:ascii="Times New Roman" w:hAnsi="Times New Roman" w:cs="Times New Roman"/>
          <w:sz w:val="24"/>
          <w:szCs w:val="24"/>
        </w:rPr>
        <w:t>Wardha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N. F. (2024)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chine Learning 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r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Jar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i/>
          <w:iCs/>
          <w:sz w:val="24"/>
          <w:szCs w:val="24"/>
        </w:rPr>
        <w:t>Duniadata.Org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i/>
          <w:iCs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(4), 1–16.</w:t>
      </w:r>
    </w:p>
    <w:p w14:paraId="4A8FE0F6" w14:textId="77777777" w:rsidR="00222068" w:rsidRPr="00222068" w:rsidRDefault="00222068" w:rsidP="00222068">
      <w:pPr>
        <w:rPr>
          <w:rFonts w:ascii="Times New Roman" w:hAnsi="Times New Roman" w:cs="Times New Roman"/>
          <w:b/>
          <w:bCs/>
          <w:sz w:val="24"/>
          <w:szCs w:val="24"/>
        </w:rPr>
      </w:pPr>
    </w:p>
    <w:sectPr w:rsidR="00222068" w:rsidRPr="0022206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D1CAF3B" w14:textId="77777777" w:rsidR="00D25DA5" w:rsidRDefault="00D25DA5" w:rsidP="006518E2">
      <w:pPr>
        <w:spacing w:after="0" w:line="240" w:lineRule="auto"/>
      </w:pPr>
      <w:r>
        <w:separator/>
      </w:r>
    </w:p>
  </w:endnote>
  <w:endnote w:type="continuationSeparator" w:id="0">
    <w:p w14:paraId="17B4380A" w14:textId="77777777" w:rsidR="00D25DA5" w:rsidRDefault="00D25DA5" w:rsidP="006518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D74C93F" w14:textId="2BBFC9B9" w:rsidR="004943EC" w:rsidRPr="00A242AA" w:rsidRDefault="004943EC" w:rsidP="006518E2">
    <w:pPr>
      <w:pStyle w:val="Footer"/>
      <w:tabs>
        <w:tab w:val="clear" w:pos="4680"/>
        <w:tab w:val="clear" w:pos="9360"/>
        <w:tab w:val="left" w:pos="2010"/>
      </w:tabs>
      <w:rPr>
        <w:rFonts w:ascii="Times New Roman" w:hAnsi="Times New Roman" w:cs="Times New Roman"/>
        <w:sz w:val="24"/>
        <w:szCs w:val="24"/>
      </w:rPr>
    </w:pPr>
  </w:p>
  <w:p w14:paraId="54593D4B" w14:textId="77777777" w:rsidR="004943EC" w:rsidRDefault="004943E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E83DD2C" w14:textId="77777777" w:rsidR="00D25DA5" w:rsidRDefault="00D25DA5" w:rsidP="006518E2">
      <w:pPr>
        <w:spacing w:after="0" w:line="240" w:lineRule="auto"/>
      </w:pPr>
      <w:r>
        <w:separator/>
      </w:r>
    </w:p>
  </w:footnote>
  <w:footnote w:type="continuationSeparator" w:id="0">
    <w:p w14:paraId="38C7CA66" w14:textId="77777777" w:rsidR="00D25DA5" w:rsidRDefault="00D25DA5" w:rsidP="006518E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21A30C9"/>
    <w:multiLevelType w:val="hybridMultilevel"/>
    <w:tmpl w:val="BE6E238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F6C716F"/>
    <w:multiLevelType w:val="hybridMultilevel"/>
    <w:tmpl w:val="C7C2E828"/>
    <w:lvl w:ilvl="0" w:tplc="3809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" w15:restartNumberingAfterBreak="0">
    <w:nsid w:val="408B51B3"/>
    <w:multiLevelType w:val="hybridMultilevel"/>
    <w:tmpl w:val="0EE85908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 w15:restartNumberingAfterBreak="0">
    <w:nsid w:val="47C807DF"/>
    <w:multiLevelType w:val="multilevel"/>
    <w:tmpl w:val="32F8AC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A85098B"/>
    <w:multiLevelType w:val="multilevel"/>
    <w:tmpl w:val="AE9C351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53605DFE"/>
    <w:multiLevelType w:val="multilevel"/>
    <w:tmpl w:val="4A90C6D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AFE53CC"/>
    <w:multiLevelType w:val="hybridMultilevel"/>
    <w:tmpl w:val="995CEFDA"/>
    <w:lvl w:ilvl="0" w:tplc="3809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7" w15:restartNumberingAfterBreak="0">
    <w:nsid w:val="6BD75C89"/>
    <w:multiLevelType w:val="multilevel"/>
    <w:tmpl w:val="55CA8E7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0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640" w:hanging="1800"/>
      </w:pPr>
      <w:rPr>
        <w:rFonts w:hint="default"/>
      </w:rPr>
    </w:lvl>
  </w:abstractNum>
  <w:abstractNum w:abstractNumId="8" w15:restartNumberingAfterBreak="0">
    <w:nsid w:val="6DD84416"/>
    <w:multiLevelType w:val="hybridMultilevel"/>
    <w:tmpl w:val="89A29DC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7A3609FA">
      <w:start w:val="1"/>
      <w:numFmt w:val="lowerRoman"/>
      <w:lvlText w:val="%2."/>
      <w:lvlJc w:val="left"/>
      <w:pPr>
        <w:ind w:left="1800" w:hanging="7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88698439">
    <w:abstractNumId w:val="7"/>
  </w:num>
  <w:num w:numId="2" w16cid:durableId="140007917">
    <w:abstractNumId w:val="8"/>
  </w:num>
  <w:num w:numId="3" w16cid:durableId="1530332631">
    <w:abstractNumId w:val="2"/>
  </w:num>
  <w:num w:numId="4" w16cid:durableId="190918357">
    <w:abstractNumId w:val="6"/>
  </w:num>
  <w:num w:numId="5" w16cid:durableId="179200005">
    <w:abstractNumId w:val="1"/>
  </w:num>
  <w:num w:numId="6" w16cid:durableId="1019047601">
    <w:abstractNumId w:val="3"/>
  </w:num>
  <w:num w:numId="7" w16cid:durableId="70156208">
    <w:abstractNumId w:val="5"/>
  </w:num>
  <w:num w:numId="8" w16cid:durableId="1581522195">
    <w:abstractNumId w:val="0"/>
  </w:num>
  <w:num w:numId="9" w16cid:durableId="62994048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41322"/>
    <w:rsid w:val="00041322"/>
    <w:rsid w:val="00114805"/>
    <w:rsid w:val="001837F0"/>
    <w:rsid w:val="00222068"/>
    <w:rsid w:val="004943EC"/>
    <w:rsid w:val="005001C9"/>
    <w:rsid w:val="006518E2"/>
    <w:rsid w:val="007B14C7"/>
    <w:rsid w:val="007D5BF9"/>
    <w:rsid w:val="009C19F6"/>
    <w:rsid w:val="00A0474C"/>
    <w:rsid w:val="00B864C7"/>
    <w:rsid w:val="00D00D27"/>
    <w:rsid w:val="00D25DA5"/>
    <w:rsid w:val="00FD71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6A228FB"/>
  <w15:chartTrackingRefBased/>
  <w15:docId w15:val="{0CBC9F6B-E35D-4170-9608-97D6CDB6F4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41322"/>
    <w:pPr>
      <w:spacing w:after="200" w:line="276" w:lineRule="auto"/>
    </w:pPr>
    <w:rPr>
      <w:kern w:val="0"/>
      <w:lang w:val="en-US"/>
      <w14:ligatures w14:val="none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943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943EC"/>
    <w:rPr>
      <w:kern w:val="0"/>
      <w:lang w:val="en-US"/>
      <w14:ligatures w14:val="none"/>
    </w:rPr>
  </w:style>
  <w:style w:type="paragraph" w:styleId="Footer">
    <w:name w:val="footer"/>
    <w:basedOn w:val="Normal"/>
    <w:link w:val="FooterChar"/>
    <w:uiPriority w:val="99"/>
    <w:unhideWhenUsed/>
    <w:rsid w:val="004943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943EC"/>
    <w:rPr>
      <w:kern w:val="0"/>
      <w:lang w:val="en-US"/>
      <w14:ligatures w14:val="none"/>
    </w:rPr>
  </w:style>
  <w:style w:type="paragraph" w:styleId="NormalWeb">
    <w:name w:val="Normal (Web)"/>
    <w:basedOn w:val="Normal"/>
    <w:uiPriority w:val="99"/>
    <w:semiHidden/>
    <w:unhideWhenUsed/>
    <w:rsid w:val="0011480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6518E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9752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25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71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824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48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4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</TotalTime>
  <Pages>7</Pages>
  <Words>2150</Words>
  <Characters>12256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 izzudin farhans</dc:creator>
  <cp:keywords/>
  <dc:description/>
  <cp:lastModifiedBy>M izzudin farhans</cp:lastModifiedBy>
  <cp:revision>2</cp:revision>
  <dcterms:created xsi:type="dcterms:W3CDTF">2024-12-05T12:28:00Z</dcterms:created>
  <dcterms:modified xsi:type="dcterms:W3CDTF">2024-12-05T16:06:00Z</dcterms:modified>
</cp:coreProperties>
</file>